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78925AD7" w:rsidR="008F2AE9" w:rsidRDefault="007E464E">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7E464E">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B6B6F"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B6B6F"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7E464E">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7E464E">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7E464E">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7E464E">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7E464E">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7E464E">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7E464E">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7E464E">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7E464E">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7E464E">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7E464E">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7E464E">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7E464E">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CFEF1CD"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74C9C0BA"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C6E6EB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52E0252"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774AE5D3"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66B37D1A"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121B3E0F"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2AA12B4"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3248F966"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17C651BF" w14:textId="234FB202" w:rsidR="003564E6" w:rsidRDefault="003564E6" w:rsidP="00F66337">
      <w:pPr>
        <w:rPr>
          <w:lang w:eastAsia="en-US"/>
        </w:rPr>
      </w:pPr>
      <w:r>
        <w:rPr>
          <w:lang w:eastAsia="en-US"/>
        </w:rPr>
        <w:tab/>
        <w:t xml:space="preserve">Essa revisão tem como foco encontrar trabalhos que abordam os sistemas de recomendação, que buscam </w:t>
      </w:r>
      <w:r w:rsidR="009E399F">
        <w:rPr>
          <w:lang w:eastAsia="en-US"/>
        </w:rPr>
        <w:t xml:space="preserve">melhorar a recomendação musical de um usuário </w:t>
      </w:r>
      <w:r w:rsidR="00610EB3">
        <w:rPr>
          <w:lang w:eastAsia="en-US"/>
        </w:rPr>
        <w:t>de suas músicas conhecidas,</w:t>
      </w:r>
      <w:r w:rsidR="00A60E8F">
        <w:rPr>
          <w:lang w:eastAsia="en-US"/>
        </w:rPr>
        <w:t xml:space="preserve"> </w:t>
      </w:r>
      <w:r w:rsidR="00610EB3">
        <w:rPr>
          <w:lang w:eastAsia="en-US"/>
        </w:rPr>
        <w:t>e que utilizam do</w:t>
      </w:r>
      <w:r w:rsidR="00A60E8F">
        <w:rPr>
          <w:lang w:eastAsia="en-US"/>
        </w:rPr>
        <w:t xml:space="preserve"> contexto </w:t>
      </w:r>
      <w:r w:rsidR="00610EB3">
        <w:rPr>
          <w:lang w:eastAsia="en-US"/>
        </w:rPr>
        <w:t>de ambiente</w:t>
      </w:r>
      <w:r w:rsidR="00A60E8F">
        <w:rPr>
          <w:lang w:eastAsia="en-US"/>
        </w:rPr>
        <w:t xml:space="preserve"> e comportamental apresentados pelo </w:t>
      </w:r>
      <w:r w:rsidR="00610EB3">
        <w:rPr>
          <w:lang w:eastAsia="en-US"/>
        </w:rPr>
        <w:t>usuário</w:t>
      </w:r>
      <w:r w:rsidR="009E399F">
        <w:rPr>
          <w:lang w:eastAsia="en-US"/>
        </w:rPr>
        <w:t>.</w:t>
      </w:r>
    </w:p>
    <w:p w14:paraId="0F8888C3" w14:textId="6CA1A8CD" w:rsidR="003264E0" w:rsidRDefault="003264E0" w:rsidP="003264E0">
      <w:pPr>
        <w:pStyle w:val="Ttulo2"/>
      </w:pPr>
      <w:bookmarkStart w:id="11" w:name="_Toc38567255"/>
      <w:r>
        <w:t>Os trabalhos</w:t>
      </w:r>
      <w:bookmarkEnd w:id="11"/>
    </w:p>
    <w:p w14:paraId="48A9DEA8" w14:textId="4BFED64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r w:rsidR="00DE310A" w:rsidRPr="008B49B9">
        <w:rPr>
          <w:i/>
          <w:iCs w:val="0"/>
          <w:lang w:eastAsia="en-US"/>
        </w:rPr>
        <w:t>factorization machines</w:t>
      </w:r>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10D59F2F"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78924B0A"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8B49B9">
        <w:rPr>
          <w:lang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lastRenderedPageBreak/>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r w:rsidR="00BA5F0F" w:rsidRPr="008B49B9">
        <w:rPr>
          <w:lang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42809667"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w:t>
      </w:r>
      <w:r w:rsidR="008B49B9">
        <w:rPr>
          <w:lang w:eastAsia="en-US"/>
        </w:rPr>
        <w:t>Music Recommender Systems</w:t>
      </w:r>
      <w:r w:rsidR="008B49B9">
        <w:rPr>
          <w:lang w:eastAsia="en-US"/>
        </w:rPr>
        <w:t>), nele é abordado recomendações baseadas no conteúdo, modelo hibrido de recomendação, geração automática de playlist, data-sets e avaliação, mas o principal tópico que sera utilizado nesse trabalho, é a recomendação a partir do contexto.</w:t>
      </w:r>
    </w:p>
    <w:p w14:paraId="1BFD29B2" w14:textId="2F4D251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142C40BF"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3C018C" w14:textId="77777777" w:rsidR="007E464E" w:rsidRDefault="007E464E">
      <w:r>
        <w:separator/>
      </w:r>
    </w:p>
    <w:p w14:paraId="051451EC" w14:textId="77777777" w:rsidR="007E464E" w:rsidRDefault="007E464E"/>
    <w:p w14:paraId="77977A16" w14:textId="77777777" w:rsidR="007E464E" w:rsidRDefault="007E464E"/>
    <w:p w14:paraId="09339668" w14:textId="77777777" w:rsidR="007E464E" w:rsidRDefault="007E464E"/>
    <w:p w14:paraId="1B1DC35D" w14:textId="77777777" w:rsidR="007E464E" w:rsidRDefault="007E464E"/>
    <w:p w14:paraId="5FDC875F" w14:textId="77777777" w:rsidR="007E464E" w:rsidRDefault="007E464E"/>
    <w:p w14:paraId="2A423762" w14:textId="77777777" w:rsidR="007E464E" w:rsidRDefault="007E464E"/>
    <w:p w14:paraId="49536558" w14:textId="77777777" w:rsidR="007E464E" w:rsidRDefault="007E464E"/>
    <w:p w14:paraId="1F63CA65" w14:textId="77777777" w:rsidR="007E464E" w:rsidRDefault="007E464E"/>
    <w:p w14:paraId="52584DF8" w14:textId="77777777" w:rsidR="007E464E" w:rsidRDefault="007E464E"/>
  </w:endnote>
  <w:endnote w:type="continuationSeparator" w:id="0">
    <w:p w14:paraId="37AFC3D2" w14:textId="77777777" w:rsidR="007E464E" w:rsidRDefault="007E464E">
      <w:r>
        <w:continuationSeparator/>
      </w:r>
    </w:p>
    <w:p w14:paraId="6CF81771" w14:textId="77777777" w:rsidR="007E464E" w:rsidRDefault="007E464E"/>
    <w:p w14:paraId="04A8472F" w14:textId="77777777" w:rsidR="007E464E" w:rsidRDefault="007E464E"/>
    <w:p w14:paraId="46BF96BD" w14:textId="77777777" w:rsidR="007E464E" w:rsidRDefault="007E464E"/>
    <w:p w14:paraId="3F06A122" w14:textId="77777777" w:rsidR="007E464E" w:rsidRDefault="007E464E"/>
    <w:p w14:paraId="7C607256" w14:textId="77777777" w:rsidR="007E464E" w:rsidRDefault="007E464E"/>
    <w:p w14:paraId="1B0F370B" w14:textId="77777777" w:rsidR="007E464E" w:rsidRDefault="007E464E"/>
    <w:p w14:paraId="31BF66C1" w14:textId="77777777" w:rsidR="007E464E" w:rsidRDefault="007E464E"/>
    <w:p w14:paraId="16D5D814" w14:textId="77777777" w:rsidR="007E464E" w:rsidRDefault="007E464E"/>
    <w:p w14:paraId="24CF2234" w14:textId="77777777" w:rsidR="007E464E" w:rsidRDefault="007E46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F586BB" w14:textId="77777777" w:rsidR="007E464E" w:rsidRDefault="007E464E">
      <w:r>
        <w:separator/>
      </w:r>
    </w:p>
  </w:footnote>
  <w:footnote w:type="continuationSeparator" w:id="0">
    <w:p w14:paraId="43F714EC" w14:textId="77777777" w:rsidR="007E464E" w:rsidRDefault="007E464E">
      <w:r>
        <w:continuationSeparator/>
      </w:r>
    </w:p>
    <w:p w14:paraId="78EA6BE9" w14:textId="77777777" w:rsidR="007E464E" w:rsidRDefault="007E464E"/>
    <w:p w14:paraId="543AC31A" w14:textId="77777777" w:rsidR="007E464E" w:rsidRDefault="007E464E"/>
    <w:p w14:paraId="6D5BA737" w14:textId="77777777" w:rsidR="007E464E" w:rsidRDefault="007E464E"/>
    <w:p w14:paraId="702AE2F6" w14:textId="77777777" w:rsidR="007E464E" w:rsidRDefault="007E464E"/>
    <w:p w14:paraId="3851EC7B" w14:textId="77777777" w:rsidR="007E464E" w:rsidRDefault="007E464E"/>
    <w:p w14:paraId="39EA00ED" w14:textId="77777777" w:rsidR="007E464E" w:rsidRDefault="007E464E"/>
    <w:p w14:paraId="6132608F" w14:textId="77777777" w:rsidR="007E464E" w:rsidRDefault="007E464E"/>
    <w:p w14:paraId="64AF2D55" w14:textId="77777777" w:rsidR="007E464E" w:rsidRDefault="007E464E"/>
    <w:p w14:paraId="2F6AF87C" w14:textId="77777777" w:rsidR="007E464E" w:rsidRDefault="007E464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823A9"/>
    <w:rsid w:val="000964B3"/>
    <w:rsid w:val="000B7BD9"/>
    <w:rsid w:val="000C049F"/>
    <w:rsid w:val="000C396C"/>
    <w:rsid w:val="000C619D"/>
    <w:rsid w:val="000D1CE9"/>
    <w:rsid w:val="000D4B14"/>
    <w:rsid w:val="000E08FD"/>
    <w:rsid w:val="000F39E5"/>
    <w:rsid w:val="00103B48"/>
    <w:rsid w:val="0011263A"/>
    <w:rsid w:val="00130BE8"/>
    <w:rsid w:val="00133319"/>
    <w:rsid w:val="00171833"/>
    <w:rsid w:val="001956E6"/>
    <w:rsid w:val="00201E61"/>
    <w:rsid w:val="002337EE"/>
    <w:rsid w:val="00251E4B"/>
    <w:rsid w:val="00261EE2"/>
    <w:rsid w:val="0026450D"/>
    <w:rsid w:val="00285410"/>
    <w:rsid w:val="002B6979"/>
    <w:rsid w:val="002B6B6F"/>
    <w:rsid w:val="002F0607"/>
    <w:rsid w:val="00302815"/>
    <w:rsid w:val="00307B26"/>
    <w:rsid w:val="00310F84"/>
    <w:rsid w:val="003154CF"/>
    <w:rsid w:val="003264E0"/>
    <w:rsid w:val="0033142C"/>
    <w:rsid w:val="003409B7"/>
    <w:rsid w:val="003428BA"/>
    <w:rsid w:val="003564E6"/>
    <w:rsid w:val="003679F5"/>
    <w:rsid w:val="003B1F3F"/>
    <w:rsid w:val="003B78E9"/>
    <w:rsid w:val="003C49D3"/>
    <w:rsid w:val="00404658"/>
    <w:rsid w:val="00431A87"/>
    <w:rsid w:val="00451818"/>
    <w:rsid w:val="0046022D"/>
    <w:rsid w:val="004625D3"/>
    <w:rsid w:val="00471239"/>
    <w:rsid w:val="00473AC1"/>
    <w:rsid w:val="004874B9"/>
    <w:rsid w:val="004A03D3"/>
    <w:rsid w:val="004A223B"/>
    <w:rsid w:val="004B4715"/>
    <w:rsid w:val="004E0B1F"/>
    <w:rsid w:val="004F05A8"/>
    <w:rsid w:val="004F1C5F"/>
    <w:rsid w:val="004F2D0D"/>
    <w:rsid w:val="00543968"/>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A1C24"/>
    <w:rsid w:val="006A7090"/>
    <w:rsid w:val="006C1E7D"/>
    <w:rsid w:val="006E2282"/>
    <w:rsid w:val="006E7394"/>
    <w:rsid w:val="006F4F2D"/>
    <w:rsid w:val="006F6060"/>
    <w:rsid w:val="007242D1"/>
    <w:rsid w:val="007270CB"/>
    <w:rsid w:val="007276E0"/>
    <w:rsid w:val="007345C8"/>
    <w:rsid w:val="0076041C"/>
    <w:rsid w:val="00766FBB"/>
    <w:rsid w:val="00773513"/>
    <w:rsid w:val="00783075"/>
    <w:rsid w:val="007901B6"/>
    <w:rsid w:val="007B0815"/>
    <w:rsid w:val="007C4395"/>
    <w:rsid w:val="007E340A"/>
    <w:rsid w:val="007E464E"/>
    <w:rsid w:val="007F00BA"/>
    <w:rsid w:val="007F43C8"/>
    <w:rsid w:val="0082677E"/>
    <w:rsid w:val="00830086"/>
    <w:rsid w:val="0083110C"/>
    <w:rsid w:val="0085540B"/>
    <w:rsid w:val="008647B7"/>
    <w:rsid w:val="00870D6F"/>
    <w:rsid w:val="0088291D"/>
    <w:rsid w:val="00883021"/>
    <w:rsid w:val="008849DE"/>
    <w:rsid w:val="008977E3"/>
    <w:rsid w:val="008A4CC4"/>
    <w:rsid w:val="008B2679"/>
    <w:rsid w:val="008B3CC4"/>
    <w:rsid w:val="008B49B9"/>
    <w:rsid w:val="008D2152"/>
    <w:rsid w:val="008E4BA5"/>
    <w:rsid w:val="008F2AE9"/>
    <w:rsid w:val="008F318A"/>
    <w:rsid w:val="00903B55"/>
    <w:rsid w:val="00933820"/>
    <w:rsid w:val="00953828"/>
    <w:rsid w:val="009D1033"/>
    <w:rsid w:val="009E1FD9"/>
    <w:rsid w:val="009E399F"/>
    <w:rsid w:val="009F77DC"/>
    <w:rsid w:val="00A17F3D"/>
    <w:rsid w:val="00A3415D"/>
    <w:rsid w:val="00A34E19"/>
    <w:rsid w:val="00A5403F"/>
    <w:rsid w:val="00A60E8F"/>
    <w:rsid w:val="00A95940"/>
    <w:rsid w:val="00AB2F1B"/>
    <w:rsid w:val="00AC5E67"/>
    <w:rsid w:val="00AF789C"/>
    <w:rsid w:val="00B0079B"/>
    <w:rsid w:val="00B3145F"/>
    <w:rsid w:val="00B34139"/>
    <w:rsid w:val="00B35EFA"/>
    <w:rsid w:val="00B7418F"/>
    <w:rsid w:val="00B80680"/>
    <w:rsid w:val="00B825A2"/>
    <w:rsid w:val="00B9416A"/>
    <w:rsid w:val="00BA1B75"/>
    <w:rsid w:val="00BA5F0F"/>
    <w:rsid w:val="00BB2B89"/>
    <w:rsid w:val="00BD0ECD"/>
    <w:rsid w:val="00C17E2C"/>
    <w:rsid w:val="00C23C70"/>
    <w:rsid w:val="00C34F8D"/>
    <w:rsid w:val="00C53548"/>
    <w:rsid w:val="00C648F5"/>
    <w:rsid w:val="00C71C42"/>
    <w:rsid w:val="00CA0DDE"/>
    <w:rsid w:val="00CF754B"/>
    <w:rsid w:val="00D04942"/>
    <w:rsid w:val="00D07ACB"/>
    <w:rsid w:val="00D23FF7"/>
    <w:rsid w:val="00D245EB"/>
    <w:rsid w:val="00D3691D"/>
    <w:rsid w:val="00D36E46"/>
    <w:rsid w:val="00D37417"/>
    <w:rsid w:val="00D504D7"/>
    <w:rsid w:val="00D55DBD"/>
    <w:rsid w:val="00D76AAD"/>
    <w:rsid w:val="00D86FFA"/>
    <w:rsid w:val="00DA05B5"/>
    <w:rsid w:val="00DB49E1"/>
    <w:rsid w:val="00DC1D1F"/>
    <w:rsid w:val="00DE09F4"/>
    <w:rsid w:val="00DE11A3"/>
    <w:rsid w:val="00DE310A"/>
    <w:rsid w:val="00DF3A09"/>
    <w:rsid w:val="00E02E2F"/>
    <w:rsid w:val="00E062AB"/>
    <w:rsid w:val="00E40A80"/>
    <w:rsid w:val="00E54DB7"/>
    <w:rsid w:val="00E6306C"/>
    <w:rsid w:val="00E64938"/>
    <w:rsid w:val="00EC11B4"/>
    <w:rsid w:val="00ED4DA3"/>
    <w:rsid w:val="00EE2977"/>
    <w:rsid w:val="00EE5AC3"/>
    <w:rsid w:val="00F13211"/>
    <w:rsid w:val="00F34B49"/>
    <w:rsid w:val="00F66337"/>
    <w:rsid w:val="00F77B75"/>
    <w:rsid w:val="00F84662"/>
    <w:rsid w:val="00FA13B1"/>
    <w:rsid w:val="00FA70D8"/>
    <w:rsid w:val="00FB666C"/>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76287-FF01-4701-A333-24DA3BEEB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21</Pages>
  <Words>8129</Words>
  <Characters>43898</Characters>
  <Application>Microsoft Office Word</Application>
  <DocSecurity>0</DocSecurity>
  <Lines>365</Lines>
  <Paragraphs>10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192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74</cp:revision>
  <cp:lastPrinted>2003-10-22T01:33:00Z</cp:lastPrinted>
  <dcterms:created xsi:type="dcterms:W3CDTF">2018-05-30T22:47:00Z</dcterms:created>
  <dcterms:modified xsi:type="dcterms:W3CDTF">2020-04-25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